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13231E8D" w:rsidR="00856A9B" w:rsidRDefault="00B0125D" w:rsidP="00B0125D">
      <w:r>
        <w:t xml:space="preserve">Authors: </w:t>
      </w:r>
    </w:p>
    <w:p w14:paraId="1123CB0E" w14:textId="7597082C" w:rsidR="00B0125D" w:rsidRDefault="00B0125D" w:rsidP="00B0125D">
      <w:r>
        <w:t>Fengling Hu, Sarah</w:t>
      </w:r>
      <w:r w:rsidR="00C77B4E">
        <w:t xml:space="preserve"> M. </w:t>
      </w:r>
      <w:r>
        <w:t xml:space="preserve">Weinstein, Erica </w:t>
      </w:r>
      <w:r w:rsidR="002E161D">
        <w:t xml:space="preserve">B. </w:t>
      </w:r>
      <w:r>
        <w:t xml:space="preserve">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77777777" w:rsidR="00150E72" w:rsidRDefault="00150E72" w:rsidP="00150E72">
      <w:r>
        <w:t>Voxel-wise Intermodal Coupling Analyses of K&gt;=3 Modalities using Local Covariance Decompositions</w:t>
      </w:r>
    </w:p>
    <w:p w14:paraId="77D32474" w14:textId="77777777" w:rsidR="00B0125D" w:rsidRDefault="00B0125D" w:rsidP="00B0125D"/>
    <w:p w14:paraId="7A2A6422" w14:textId="77777777" w:rsidR="00B0125D" w:rsidRDefault="00B0125D" w:rsidP="00B0125D">
      <w:r>
        <w:t>Introduction:</w:t>
      </w:r>
    </w:p>
    <w:p w14:paraId="117A54F2" w14:textId="3CC1FC49" w:rsidR="00C930DC"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233011">
        <w:t xml:space="preserve"> </w:t>
      </w:r>
    </w:p>
    <w:p w14:paraId="74914927" w14:textId="77777777" w:rsidR="00C930DC" w:rsidRDefault="00C930DC" w:rsidP="00B0125D"/>
    <w:p w14:paraId="75E850D3" w14:textId="3E8E0B14" w:rsidR="00F2643E" w:rsidRDefault="00233011" w:rsidP="00B0125D">
      <w:r>
        <w:t>In neurodevelopment</w:t>
      </w:r>
      <w:r w:rsidR="00B0125D">
        <w:t xml:space="preserve">, </w:t>
      </w:r>
      <w:proofErr w:type="spellStart"/>
      <w:r w:rsidR="00AA6BB7">
        <w:t>IMCo</w:t>
      </w:r>
      <w:proofErr w:type="spellEnd"/>
      <w:r w:rsidR="00AA6BB7">
        <w:t xml:space="preserve">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proofErr w:type="spellStart"/>
      <w:r w:rsidR="00AA6BB7">
        <w:t>IMCo</w:t>
      </w:r>
      <w:proofErr w:type="spellEnd"/>
      <w:r>
        <w:t xml:space="preserve"> of cerebral blood flow and </w:t>
      </w:r>
      <w:r w:rsidRPr="00233011">
        <w:t>amplitude of low frequency fluctuation</w:t>
      </w:r>
      <w:r>
        <w:t xml:space="preserve">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p>
    <w:p w14:paraId="0EC400CB" w14:textId="105F34E1" w:rsidR="00F2643E" w:rsidRDefault="00F2643E" w:rsidP="00B0125D"/>
    <w:p w14:paraId="2F7C5A01" w14:textId="31E60C4A"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32C76DCB" w:rsidR="00ED1A16" w:rsidRDefault="00856A9B">
      <w:r>
        <w:t>Methods:</w:t>
      </w:r>
    </w:p>
    <w:p w14:paraId="7690F985" w14:textId="54052A1C" w:rsidR="005C58A1" w:rsidRDefault="00B31663">
      <w:r>
        <w:t>Our study included</w:t>
      </w:r>
      <w:r w:rsidR="00913DCC">
        <w:t xml:space="preserve"> </w:t>
      </w:r>
      <w:r w:rsidR="009609BF">
        <w:t>803</w:t>
      </w:r>
      <w:r w:rsidR="0013673F">
        <w:t xml:space="preserve"> youth</w:t>
      </w:r>
      <w:r w:rsidR="006D336F">
        <w:t>s</w:t>
      </w:r>
      <w:r w:rsidR="0013673F">
        <w:t xml:space="preserve"> </w:t>
      </w:r>
      <w:r w:rsidR="009609BF">
        <w:t xml:space="preserve">(340 males) </w:t>
      </w:r>
      <w:r w:rsidR="0013673F">
        <w:t>in the Philadelphia Neurodevelopmental Cohor</w:t>
      </w:r>
      <w:r w:rsidR="00BD7C30">
        <w:t>t</w:t>
      </w:r>
      <w:r w:rsidR="009A6CE1">
        <w:t xml:space="preserve"> </w:t>
      </w:r>
      <w:r w:rsidR="00BD7C30">
        <w:fldChar w:fldCharType="begin"/>
      </w:r>
      <w:r w:rsidR="0047702C">
        <w:instrText xml:space="preserve"> ADDIN ZOTERO_ITEM CSL_CITATION {"citationID":"UiExrf6E","properties":{"formattedCitation":"[3]","plainCitation":"[3]","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47702C">
        <w:rPr>
          <w:noProof/>
        </w:rPr>
        <w:t>[3]</w:t>
      </w:r>
      <w:r w:rsidR="00BD7C30">
        <w:fldChar w:fldCharType="end"/>
      </w:r>
      <w:r w:rsidR="009A6CE1">
        <w:t xml:space="preserve"> </w:t>
      </w:r>
      <w:r>
        <w:t>with</w:t>
      </w:r>
      <w:r w:rsidR="00BD7C30">
        <w:t xml:space="preserve"> no </w:t>
      </w:r>
      <w:r w:rsidR="0030507B">
        <w:t xml:space="preserve">history of </w:t>
      </w:r>
      <w:r w:rsidR="005E1EB8">
        <w:t>psychoactive medication or medical disorders that could impact brain function</w:t>
      </w:r>
      <w:r w:rsidR="00430FB3">
        <w:t xml:space="preserve"> who </w:t>
      </w:r>
      <w:r w:rsidR="00913DCC">
        <w:t xml:space="preserve">underwent </w:t>
      </w:r>
      <w:r w:rsidR="0030507B">
        <w:t>T1-weighted MRI, arterial spin labeling MRI (ASL), and resting-state fMRI (</w:t>
      </w:r>
      <w:proofErr w:type="spellStart"/>
      <w:r w:rsidR="00BD7C30">
        <w:t>rfMRI</w:t>
      </w:r>
      <w:proofErr w:type="spellEnd"/>
      <w:r w:rsidR="00BD7C30">
        <w:t>)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erebral blood flow (CBF), with partial volume effects corrected for using BASIL.</w:t>
      </w:r>
      <w:r w:rsidR="00C94810">
        <w:fldChar w:fldCharType="begin"/>
      </w:r>
      <w:r w:rsidR="0047702C">
        <w:instrText xml:space="preserve"> ADDIN ZOTERO_ITEM CSL_CITATION {"citationID":"GR7FEHJv","properties":{"formattedCitation":"[4]","plainCitation":"[4]","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47702C">
        <w:rPr>
          <w:noProof/>
        </w:rPr>
        <w:t>[4]</w:t>
      </w:r>
      <w:r w:rsidR="00C94810">
        <w:fldChar w:fldCharType="end"/>
      </w:r>
      <w:r w:rsidR="0094051E">
        <w:t xml:space="preserve"> We used </w:t>
      </w:r>
      <w:proofErr w:type="spellStart"/>
      <w:r w:rsidR="0094051E">
        <w:t>rfMRI</w:t>
      </w:r>
      <w:proofErr w:type="spellEnd"/>
      <w:r w:rsidR="0094051E">
        <w:t xml:space="preserve"> scans to calculate amplitude of low-frequency oscillations (ALFF) and regional homogeneity (</w:t>
      </w:r>
      <w:proofErr w:type="spellStart"/>
      <w:r w:rsidR="0094051E">
        <w:t>ReHo</w:t>
      </w:r>
      <w:proofErr w:type="spellEnd"/>
      <w:r w:rsidR="0094051E">
        <w:t>).</w:t>
      </w:r>
    </w:p>
    <w:p w14:paraId="2F309B17" w14:textId="76BA94D3" w:rsidR="0094051E" w:rsidRDefault="0094051E"/>
    <w:p w14:paraId="473560EA" w14:textId="5DC30B00"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ese three </w:t>
      </w:r>
      <w:r>
        <w:t>modalities</w:t>
      </w:r>
      <w:r w:rsidR="0094051E">
        <w:t xml:space="preserve"> – CBF, ALFF, and </w:t>
      </w:r>
      <w:proofErr w:type="spellStart"/>
      <w:r w:rsidR="0094051E">
        <w:t>ReHo</w:t>
      </w:r>
      <w:proofErr w:type="spellEnd"/>
      <w:r>
        <w:t xml:space="preserve"> – by first </w:t>
      </w:r>
      <w:r w:rsidR="001B621E">
        <w:t xml:space="preserve">applying a grey matter mask to each. Then, we </w:t>
      </w:r>
      <w:r>
        <w:t>globally scal</w:t>
      </w:r>
      <w:r w:rsidR="00CF7595">
        <w:t>ed</w:t>
      </w:r>
      <w:r>
        <w:t xml:space="preserve"> intensities within each modality to a mean of 0 and variance of 1. </w:t>
      </w:r>
      <w:r w:rsidR="001B621E">
        <w:t>Next</w:t>
      </w:r>
      <w:r>
        <w:t xml:space="preserve">, </w:t>
      </w:r>
      <w:r w:rsidR="00C04408">
        <w:t xml:space="preserve">f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w:t>
      </w:r>
      <w:r w:rsidR="00430FB3">
        <w:lastRenderedPageBreak/>
        <w:t xml:space="preserve">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37FDBC45"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r w:rsidR="00430FB3">
        <w:t xml:space="preserve">race 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47702C">
        <w:instrText xml:space="preserve"> ADDIN ZOTERO_ITEM CSL_CITATION {"citationID":"z4pgvPPG","properties":{"formattedCitation":"[5]","plainCitation":"[5]","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47702C">
        <w:rPr>
          <w:noProof/>
        </w:rPr>
        <w:t>[5]</w:t>
      </w:r>
      <w:r w:rsidR="001B30CB">
        <w:fldChar w:fldCharType="end"/>
      </w:r>
      <w:r w:rsidR="001B30CB">
        <w:t xml:space="preserve"> </w:t>
      </w:r>
      <w:r w:rsidR="00CF7595">
        <w:t xml:space="preserve">We corrected for </w:t>
      </w:r>
      <w:r w:rsidR="005D3AC9">
        <w:t xml:space="preserve">voxel-level </w:t>
      </w:r>
      <w:r w:rsidR="00CF7595">
        <w:t xml:space="preserve">multiple </w:t>
      </w:r>
      <w:r w:rsidR="001B30CB">
        <w:t>comparisons using</w:t>
      </w:r>
      <w:r w:rsidR="00CF7595">
        <w:t xml:space="preserve"> </w:t>
      </w:r>
      <w:r w:rsidR="00C942AC">
        <w:t>the</w:t>
      </w:r>
      <w:r w:rsidR="001B30CB">
        <w:t xml:space="preserve"> false discovery rate </w:t>
      </w:r>
      <w:r w:rsidR="00C942AC">
        <w:t>(Q &lt; 0.05).</w:t>
      </w:r>
    </w:p>
    <w:p w14:paraId="12D48659" w14:textId="77777777" w:rsidR="00572A7C" w:rsidRDefault="00572A7C"/>
    <w:p w14:paraId="32D7AB72" w14:textId="77777777" w:rsidR="00DC3F09" w:rsidRDefault="00856A9B">
      <w:r>
        <w:t>Results:</w:t>
      </w:r>
      <w:r w:rsidR="009609BF">
        <w:t xml:space="preserve"> </w:t>
      </w:r>
    </w:p>
    <w:p w14:paraId="2F397A22" w14:textId="3922DFEA"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3)</w:t>
      </w:r>
      <w:r w:rsidR="004C65A9">
        <w:t xml:space="preserve"> and default networks</w:t>
      </w:r>
      <w:r w:rsidR="00982BC8">
        <w:t xml:space="preserve"> (p = 0.028)</w:t>
      </w:r>
      <w:r w:rsidR="005E636A">
        <w:t>,</w:t>
      </w:r>
      <w:r w:rsidR="00982BC8">
        <w:t xml:space="preserve"> and the association between coupling and sex was enriched in</w:t>
      </w:r>
      <w:r w:rsidR="005E636A">
        <w:t xml:space="preserve"> the</w:t>
      </w:r>
      <w:r w:rsidR="00982BC8">
        <w:t xml:space="preserve"> frontoparietal network (p = 0.009)</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EC5523">
        <w:t xml:space="preserve">q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FF1AB4">
        <w:t>q</w:t>
      </w:r>
      <w:r w:rsidR="00621432">
        <w:t xml:space="preserve"> &lt; 0.05)</w:t>
      </w:r>
      <w:r w:rsidR="00F73D88">
        <w:t>.</w:t>
      </w:r>
    </w:p>
    <w:p w14:paraId="785391EA" w14:textId="77777777" w:rsidR="009609BF" w:rsidRDefault="009609BF"/>
    <w:p w14:paraId="48DBC839" w14:textId="2ABFEF4C" w:rsidR="00856A9B" w:rsidRDefault="00856A9B">
      <w:r>
        <w:t>Conclusions:</w:t>
      </w:r>
    </w:p>
    <w:p w14:paraId="520C5169" w14:textId="4851F14B" w:rsidR="00D4609C" w:rsidRDefault="00554597">
      <w:r>
        <w:t xml:space="preserve">PCA-based </w:t>
      </w:r>
      <w:proofErr w:type="spellStart"/>
      <w:r>
        <w:t>IMCo</w:t>
      </w:r>
      <w:proofErr w:type="spellEnd"/>
      <w:r>
        <w:t xml:space="preserve"> offers a generalized approach for studying coupling of two modalities and a novel methodology for studying coupling of more than two modalities. </w:t>
      </w:r>
      <w:r w:rsidR="00582A48">
        <w:t xml:space="preserve">In the context of </w:t>
      </w:r>
      <w:r w:rsidR="00DC3F09">
        <w:t>CBF</w:t>
      </w:r>
      <w:r w:rsidR="00582A48">
        <w:t xml:space="preserve">, </w:t>
      </w:r>
      <w:r w:rsidR="00DC3F09">
        <w:t>ALFF</w:t>
      </w:r>
      <w:r w:rsidR="00582A48">
        <w:t xml:space="preserve">, and </w:t>
      </w:r>
      <w:r w:rsidR="00DC3F09">
        <w:t>REHO</w:t>
      </w:r>
      <w:r w:rsidR="00582A48">
        <w:t xml:space="preserve">, </w:t>
      </w:r>
      <w:r w:rsidR="000C5D22">
        <w:t>three-modality coupling</w:t>
      </w:r>
      <w:r w:rsidR="00DC3F09">
        <w:t xml:space="preserve"> reveals</w:t>
      </w:r>
      <w:r w:rsidR="000C5D22">
        <w:t xml:space="preserve"> age and sex</w:t>
      </w:r>
      <w:r w:rsidR="00DC3F09">
        <w:t xml:space="preserve"> </w:t>
      </w:r>
      <w:r w:rsidR="000C5D22">
        <w:t xml:space="preserve">changes </w:t>
      </w:r>
      <w:r w:rsidR="00EE1E77">
        <w:t xml:space="preserve">in brain regions known to change over the course of neurodevelopment. These age and sex changes </w:t>
      </w:r>
      <w:r w:rsidR="000C5D22">
        <w:t xml:space="preserve">are unique from </w:t>
      </w:r>
      <w:r w:rsidR="00E97C67">
        <w:t>those in each individual scan.</w:t>
      </w:r>
      <w:r w:rsidR="00EE1E77">
        <w:t xml:space="preserve"> </w:t>
      </w:r>
      <w:r w:rsidR="00FA6E52">
        <w:t xml:space="preserve">As multi-modality data become increasingly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more </w:t>
      </w:r>
      <w:r w:rsidR="00FA6E52">
        <w:t xml:space="preserve">efficient </w:t>
      </w:r>
      <w:r w:rsidR="00CF7595">
        <w:t>analysis that uncovers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017BDAB6" w14:textId="77777777" w:rsidR="0047702C" w:rsidRPr="0047702C" w:rsidRDefault="00233011" w:rsidP="0047702C">
      <w:pPr>
        <w:pStyle w:val="Bibliography"/>
        <w:rPr>
          <w:rFonts w:ascii="Calibri" w:cs="Calibri"/>
        </w:rPr>
      </w:pPr>
      <w:r>
        <w:fldChar w:fldCharType="begin"/>
      </w:r>
      <w:r w:rsidR="0047702C">
        <w:instrText xml:space="preserve"> ADDIN ZOTERO_BIBL {"uncited":[],"omitted":[],"custom":[]} CSL_BIBLIOGRAPHY </w:instrText>
      </w:r>
      <w:r>
        <w:fldChar w:fldCharType="separate"/>
      </w:r>
      <w:r w:rsidR="0047702C" w:rsidRPr="0047702C">
        <w:rPr>
          <w:rFonts w:ascii="Calibri" w:cs="Calibri"/>
        </w:rPr>
        <w:t xml:space="preserve">1. </w:t>
      </w:r>
      <w:r w:rsidR="0047702C" w:rsidRPr="0047702C">
        <w:rPr>
          <w:rFonts w:ascii="Calibri" w:cs="Calibri"/>
        </w:rPr>
        <w:tab/>
        <w:t>Vandekar SN, Shinohara RT, Raznahan A, et al (2016) Subject-level Measurement of Local Cortical Coupling. NeuroImage 133:88–97. https://doi.org/10.1016/j.neuroimage.2016.03.002</w:t>
      </w:r>
    </w:p>
    <w:p w14:paraId="07822A19" w14:textId="77777777" w:rsidR="0047702C" w:rsidRPr="0047702C" w:rsidRDefault="0047702C" w:rsidP="0047702C">
      <w:pPr>
        <w:pStyle w:val="Bibliography"/>
        <w:rPr>
          <w:rFonts w:ascii="Calibri" w:cs="Calibri"/>
        </w:rPr>
      </w:pPr>
      <w:r w:rsidRPr="0047702C">
        <w:rPr>
          <w:rFonts w:ascii="Calibri" w:cs="Calibri"/>
        </w:rPr>
        <w:t xml:space="preserve">2. </w:t>
      </w:r>
      <w:r w:rsidRPr="0047702C">
        <w:rPr>
          <w:rFonts w:ascii="Calibri" w:cs="Calibri"/>
        </w:rPr>
        <w:tab/>
        <w:t>Baller E, Adebimpe A, Valcarel A, et al (2021) Mapping Physiology-Function Coupling in Youth. Biol Psychiatry 89:S174. https://doi.org/10.1016/j.biopsych.2021.02.445</w:t>
      </w:r>
    </w:p>
    <w:p w14:paraId="2795BA7B" w14:textId="77777777" w:rsidR="0047702C" w:rsidRPr="0047702C" w:rsidRDefault="0047702C" w:rsidP="0047702C">
      <w:pPr>
        <w:pStyle w:val="Bibliography"/>
        <w:rPr>
          <w:rFonts w:ascii="Calibri" w:cs="Calibri"/>
        </w:rPr>
      </w:pPr>
      <w:r w:rsidRPr="0047702C">
        <w:rPr>
          <w:rFonts w:ascii="Calibri" w:cs="Calibri"/>
        </w:rPr>
        <w:t xml:space="preserve">3. </w:t>
      </w:r>
      <w:r w:rsidRPr="0047702C">
        <w:rPr>
          <w:rFonts w:ascii="Calibri" w:cs="Calibri"/>
        </w:rPr>
        <w:tab/>
        <w:t>Satterthwaite TD, Elliott MA, Ruparel K, et al (2014) Neuroimaging of the Philadelphia Neurodevelopmental Cohort. NeuroImage 86:544–553. https://doi.org/10.1016/j.neuroimage.2013.07.064</w:t>
      </w:r>
    </w:p>
    <w:p w14:paraId="361FC4E8" w14:textId="77777777" w:rsidR="0047702C" w:rsidRPr="0047702C" w:rsidRDefault="0047702C" w:rsidP="0047702C">
      <w:pPr>
        <w:pStyle w:val="Bibliography"/>
        <w:rPr>
          <w:rFonts w:ascii="Calibri" w:cs="Calibri"/>
        </w:rPr>
      </w:pPr>
      <w:r w:rsidRPr="0047702C">
        <w:rPr>
          <w:rFonts w:ascii="Calibri" w:cs="Calibri"/>
        </w:rPr>
        <w:t xml:space="preserve">4. </w:t>
      </w:r>
      <w:r w:rsidRPr="0047702C">
        <w:rPr>
          <w:rFonts w:ascii="Calibri" w:cs="Calibri"/>
        </w:rPr>
        <w:tab/>
        <w:t>Chappell MA, Groves AR, MacIntosh BJ, et al (2011) Partial volume correction of multiple inversion time arterial spin labeling MRI data. Magn Reson Med 65:1173–1183. https://doi.org/10.1002/mrm.22641</w:t>
      </w:r>
    </w:p>
    <w:p w14:paraId="7BD1CDA9" w14:textId="77777777" w:rsidR="0047702C" w:rsidRPr="0047702C" w:rsidRDefault="0047702C" w:rsidP="0047702C">
      <w:pPr>
        <w:pStyle w:val="Bibliography"/>
        <w:rPr>
          <w:rFonts w:ascii="Calibri" w:cs="Calibri"/>
        </w:rPr>
      </w:pPr>
      <w:r w:rsidRPr="0047702C">
        <w:rPr>
          <w:rFonts w:ascii="Calibri" w:cs="Calibri"/>
        </w:rPr>
        <w:t xml:space="preserve">5. </w:t>
      </w:r>
      <w:r w:rsidRPr="0047702C">
        <w:rPr>
          <w:rFonts w:ascii="Calibri" w:cs="Calibri"/>
        </w:rPr>
        <w:tab/>
        <w:t>Alexander-Bloch AF, Shou H, Liu S, et al (2018) On testing for spatial correspondence between maps of human brain structure and function. NeuroImage 178:540–551. https://doi.org/10.1016/j.neuroimage.2018.05.070</w:t>
      </w:r>
    </w:p>
    <w:p w14:paraId="3DEE5DB5" w14:textId="5C9EF2A1" w:rsidR="00233011" w:rsidRDefault="00233011">
      <w:r>
        <w:fldChar w:fldCharType="end"/>
      </w:r>
    </w:p>
    <w:p w14:paraId="108F416E" w14:textId="77777777" w:rsidR="00572A7C" w:rsidRDefault="00572A7C"/>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5047F"/>
    <w:rsid w:val="000C5D22"/>
    <w:rsid w:val="0013673F"/>
    <w:rsid w:val="00150E72"/>
    <w:rsid w:val="001B30CB"/>
    <w:rsid w:val="001B621E"/>
    <w:rsid w:val="00222147"/>
    <w:rsid w:val="00233011"/>
    <w:rsid w:val="00294C70"/>
    <w:rsid w:val="002E161D"/>
    <w:rsid w:val="0030507B"/>
    <w:rsid w:val="00384735"/>
    <w:rsid w:val="003A1F42"/>
    <w:rsid w:val="003A3E54"/>
    <w:rsid w:val="00400B42"/>
    <w:rsid w:val="00430FB3"/>
    <w:rsid w:val="0047702C"/>
    <w:rsid w:val="004A666B"/>
    <w:rsid w:val="004C65A9"/>
    <w:rsid w:val="004C694F"/>
    <w:rsid w:val="004F50BB"/>
    <w:rsid w:val="00501250"/>
    <w:rsid w:val="00554597"/>
    <w:rsid w:val="00572A7C"/>
    <w:rsid w:val="00582A48"/>
    <w:rsid w:val="005C58A1"/>
    <w:rsid w:val="005D3AC9"/>
    <w:rsid w:val="005E1EB8"/>
    <w:rsid w:val="005E636A"/>
    <w:rsid w:val="005F152E"/>
    <w:rsid w:val="00617E43"/>
    <w:rsid w:val="00621432"/>
    <w:rsid w:val="006858B5"/>
    <w:rsid w:val="006D336F"/>
    <w:rsid w:val="006E4784"/>
    <w:rsid w:val="00730C56"/>
    <w:rsid w:val="00856A9B"/>
    <w:rsid w:val="0089315B"/>
    <w:rsid w:val="008B7C0C"/>
    <w:rsid w:val="009040F7"/>
    <w:rsid w:val="00913DCC"/>
    <w:rsid w:val="0094051E"/>
    <w:rsid w:val="009609BF"/>
    <w:rsid w:val="00982BC8"/>
    <w:rsid w:val="009A6CE1"/>
    <w:rsid w:val="00A52AD4"/>
    <w:rsid w:val="00A63D84"/>
    <w:rsid w:val="00A85F62"/>
    <w:rsid w:val="00A872B8"/>
    <w:rsid w:val="00AA6BB7"/>
    <w:rsid w:val="00AD2991"/>
    <w:rsid w:val="00AE6801"/>
    <w:rsid w:val="00B0125D"/>
    <w:rsid w:val="00B31663"/>
    <w:rsid w:val="00BB6294"/>
    <w:rsid w:val="00BD7C30"/>
    <w:rsid w:val="00BE6BBC"/>
    <w:rsid w:val="00C04408"/>
    <w:rsid w:val="00C77B4E"/>
    <w:rsid w:val="00C930DC"/>
    <w:rsid w:val="00C942AC"/>
    <w:rsid w:val="00C94810"/>
    <w:rsid w:val="00C96686"/>
    <w:rsid w:val="00CB38F3"/>
    <w:rsid w:val="00CF7595"/>
    <w:rsid w:val="00D225B0"/>
    <w:rsid w:val="00D32809"/>
    <w:rsid w:val="00D34CA8"/>
    <w:rsid w:val="00D4609C"/>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3</Pages>
  <Words>2562</Words>
  <Characters>1460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14</cp:revision>
  <dcterms:created xsi:type="dcterms:W3CDTF">2021-11-23T14:26:00Z</dcterms:created>
  <dcterms:modified xsi:type="dcterms:W3CDTF">2021-12-0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a5zvNOI"/&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